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Vordiplom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Ludwigs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07DD6532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Affective Science; 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2E749B97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36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5</w:t>
      </w:r>
      <w:r>
        <w:rPr>
          <w:rFonts w:ascii="Spectral" w:hAnsi="Spectral"/>
          <w:bCs/>
          <w:color w:val="000000"/>
          <w:sz w:val="22"/>
          <w:szCs w:val="22"/>
          <w:lang w:val="en-US"/>
        </w:rPr>
        <w:t>,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9</w:t>
      </w:r>
      <w:r w:rsidR="004A451F">
        <w:rPr>
          <w:rFonts w:ascii="Spectral" w:hAnsi="Spectral"/>
          <w:bCs/>
          <w:color w:val="000000"/>
          <w:sz w:val="22"/>
          <w:szCs w:val="22"/>
          <w:lang w:val="en-US"/>
        </w:rPr>
        <w:t>72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6B57A3" w:rsidRPr="001A4386" w14:paraId="52894EF4" w14:textId="77777777" w:rsidTr="006B6BC9">
        <w:tc>
          <w:tcPr>
            <w:tcW w:w="1548" w:type="dxa"/>
          </w:tcPr>
          <w:p w14:paraId="4474A0D3" w14:textId="77777777" w:rsidR="00862655" w:rsidRDefault="00862655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5007D194" w14:textId="77777777" w:rsidR="00862655" w:rsidRDefault="00862655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3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Joseph B. Gittler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American Psychological Foundation</w:t>
            </w:r>
            <w:bookmarkEnd w:id="4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5647DF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4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Klineberg Intercultural and International Relations Award, The </w:t>
            </w:r>
            <w:bookmarkStart w:id="5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5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Div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4BE7E0BE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05FC4C41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ility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535C4556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Wisdom, self-distance, and adversity: Multimethod prospective evaluation of post-traumatic character growth of open-mindedness, humility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components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Harness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cculturation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3326AB" w:rsidRPr="001A4386" w14:paraId="006A2226" w14:textId="77777777" w:rsidTr="006B6BC9">
        <w:tc>
          <w:tcPr>
            <w:tcW w:w="1458" w:type="dxa"/>
          </w:tcPr>
          <w:p w14:paraId="575FC61C" w14:textId="77777777" w:rsidR="003326AB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  <w:tc>
          <w:tcPr>
            <w:tcW w:w="8712" w:type="dxa"/>
          </w:tcPr>
          <w:p w14:paraId="103FF36C" w14:textId="77777777" w:rsidR="003326AB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lastRenderedPageBreak/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6" w:name="_ENREF_8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5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780BCC7D" w14:textId="06FA65BB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7" w:name="_Hlk58345161"/>
      <w:bookmarkStart w:id="8" w:name="_Hlk61029720"/>
      <w:bookmarkStart w:id="9" w:name="_Hlk46853086"/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85B6B">
        <w:rPr>
          <w:rFonts w:ascii="Spectral" w:hAnsi="Spectral"/>
          <w:sz w:val="22"/>
          <w:szCs w:val="22"/>
          <w:lang w:val="en-US"/>
        </w:rPr>
        <w:t>in press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4A5CA501" w14:textId="23DF2515" w:rsidR="00CC2800" w:rsidRDefault="00CC280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</w:t>
      </w:r>
      <w:r w:rsidR="00F61224">
        <w:rPr>
          <w:rFonts w:ascii="Spectral" w:hAnsi="Spectral"/>
          <w:sz w:val="22"/>
          <w:szCs w:val="22"/>
          <w:lang w:val="en-US"/>
        </w:rPr>
        <w:t>L</w:t>
      </w:r>
      <w:r>
        <w:rPr>
          <w:rFonts w:ascii="Spectral" w:hAnsi="Spectral"/>
          <w:sz w:val="22"/>
          <w:szCs w:val="22"/>
          <w:lang w:val="en-US"/>
        </w:rPr>
        <w:t>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783CE59" w14:textId="77777777" w:rsidR="00A20790" w:rsidRDefault="00A20790" w:rsidP="00EC22D2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CB7BE42" w14:textId="1F6D8493" w:rsidR="00EC22D2" w:rsidRDefault="00EC22D2" w:rsidP="00EC22D2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8C5B48D" w14:textId="11481E2A" w:rsidR="001335FC" w:rsidRPr="001335FC" w:rsidRDefault="001335FC" w:rsidP="00EC22D2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 w:rsidR="007F1617"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 at the forthcoming Human Behavior and Evolution Society Conference, 2021</w:t>
      </w:r>
    </w:p>
    <w:p w14:paraId="3F9F8D8D" w14:textId="77777777" w:rsidR="00A20790" w:rsidRDefault="00A20790" w:rsidP="007025C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76B24BF" w14:textId="669D67AF" w:rsidR="007025C7" w:rsidRDefault="007025C7" w:rsidP="007025C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1089E03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C9BBE51" w14:textId="447576FF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0" w:name="_Hlk84407407"/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0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463EFF35" w14:textId="2B514227" w:rsidR="00805F18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119EC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>. doi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1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7"/>
      <w:bookmarkEnd w:id="11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2" w:name="_Hlk46853180"/>
      <w:bookmarkEnd w:id="8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2"/>
    <w:p w14:paraId="6D167E89" w14:textId="7B1BF9BF" w:rsidR="00D42789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lastRenderedPageBreak/>
        <w:t xml:space="preserve">Jayawickreme, E., Infurna, F. J., Alajak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2268B897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26B10078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SJR 1.61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3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4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4"/>
      <w:r w:rsidRPr="003059C8">
        <w:rPr>
          <w:rFonts w:ascii="Spectral" w:hAnsi="Spectral"/>
          <w:sz w:val="22"/>
          <w:szCs w:val="22"/>
          <w:lang w:val="en-CA"/>
        </w:rPr>
        <w:t>doi: 10.1126/sciadv.aaz0289</w:t>
      </w:r>
      <w:bookmarkEnd w:id="13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3712947C" w:rsidR="00FF1C85" w:rsidRPr="003059C8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5" w:name="_Hlk84407092"/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wisdom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polarized world: Knowns and unknowns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5"/>
      <w:r w:rsidR="00626346" w:rsidRPr="003059C8">
        <w:rPr>
          <w:rFonts w:ascii="Spectral" w:hAnsi="Spectral"/>
          <w:sz w:val="22"/>
          <w:szCs w:val="22"/>
        </w:rPr>
        <w:t>​​​​​​​doi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target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7777777" w:rsidR="00A20790" w:rsidRDefault="00A20790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A common model is essential for a cumulative science of wisdom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r w:rsidR="00626346" w:rsidRPr="003059C8">
        <w:rPr>
          <w:rFonts w:ascii="Spectral" w:hAnsi="Spectral"/>
          <w:sz w:val="22"/>
          <w:szCs w:val="22"/>
        </w:rPr>
        <w:t>doi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commentaries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</w:t>
      </w:r>
      <w:r w:rsidRPr="00D42789">
        <w:rPr>
          <w:rFonts w:ascii="Spectral" w:hAnsi="Spectral"/>
          <w:noProof/>
          <w:sz w:val="22"/>
          <w:szCs w:val="22"/>
        </w:rPr>
        <w:lastRenderedPageBreak/>
        <w:t xml:space="preserve">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6" w:name="_Hlk61029707"/>
      <w:bookmarkEnd w:id="9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doi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17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07/s40167-018-0073-3</w:t>
      </w:r>
    </w:p>
    <w:bookmarkEnd w:id="16"/>
    <w:bookmarkEnd w:id="17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Staffel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0CFCBD9" w14:textId="03E31BA7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lastRenderedPageBreak/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>, 50, 49-55. doi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wealth→life history→innovation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 doi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18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18"/>
      <w:r w:rsidRPr="003059C8">
        <w:rPr>
          <w:rFonts w:ascii="Spectral" w:hAnsi="Spectral"/>
          <w:iCs/>
          <w:sz w:val="22"/>
          <w:szCs w:val="22"/>
          <w:lang w:val="en-US"/>
        </w:rPr>
        <w:t xml:space="preserve">doi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45CD0" w:rsidRPr="003059C8">
        <w:rPr>
          <w:rFonts w:ascii="Spectral" w:hAnsi="Spectral"/>
          <w:sz w:val="22"/>
          <w:szCs w:val="22"/>
          <w:lang w:val="en-CA"/>
        </w:rPr>
        <w:t>doi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. doi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doi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2A63A516" w14:textId="4F2BF964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doi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3BADD4B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McPhetres, 2019)</w:t>
      </w:r>
    </w:p>
    <w:p w14:paraId="569CAA64" w14:textId="6CA0F401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featured in Science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F22A79" w:rsidRPr="003059C8">
        <w:rPr>
          <w:rFonts w:ascii="Spectral" w:hAnsi="Spectral"/>
          <w:sz w:val="22"/>
          <w:szCs w:val="22"/>
          <w:lang w:val="en-CA"/>
        </w:rPr>
        <w:t>doi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19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19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Kimel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>. doi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0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0"/>
      <w:r w:rsidRPr="003059C8">
        <w:rPr>
          <w:rFonts w:ascii="Spectral" w:hAnsi="Spectral"/>
          <w:sz w:val="22"/>
          <w:szCs w:val="22"/>
          <w:lang w:val="en-US"/>
        </w:rPr>
        <w:t xml:space="preserve">. doi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1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1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2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2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r w:rsidR="00C56129" w:rsidRPr="003059C8">
        <w:rPr>
          <w:rFonts w:ascii="Spectral" w:hAnsi="Spectral"/>
          <w:sz w:val="22"/>
          <w:szCs w:val="22"/>
          <w:lang w:val="en-CA"/>
        </w:rPr>
        <w:t>doi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>. doi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Sahdra, B. &amp; Ciarocci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doi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 xml:space="preserve">doi:10.1093/eurheartj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>(8), 893-902. doi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Dmitrieva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Tamir, M., Uchida, Y., Koopmann-Holm, B., Uhrig, M., Floerke, V., Bokhan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doi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3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3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 xml:space="preserve">doi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doi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-up for the 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 Award (2015)</w:t>
      </w:r>
    </w:p>
    <w:p w14:paraId="4D503D2D" w14:textId="77777777" w:rsidR="00445969" w:rsidRPr="003059C8" w:rsidRDefault="00445969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6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>doi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chryer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doi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1B2DA31" w14:textId="7AC794A2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CA"/>
        </w:rPr>
        <w:t xml:space="preserve">doi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doi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doi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Klineberg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imel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6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461585" w:rsidRPr="003059C8">
        <w:rPr>
          <w:rFonts w:ascii="Spectral" w:hAnsi="Spectral"/>
          <w:sz w:val="22"/>
          <w:szCs w:val="22"/>
          <w:lang w:val="en-US"/>
        </w:rPr>
        <w:t>doi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77777777" w:rsidR="002772BB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 in Social Psychology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doi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E85A01">
      <w:pPr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lastRenderedPageBreak/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2F14EB3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10) .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atunar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doi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4" w:name="_Hlk61029790"/>
    </w:p>
    <w:p w14:paraId="0BF76DD5" w14:textId="108B7C39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Bernacchio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doi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5" w:name="_Hlk61029797"/>
      <w:bookmarkEnd w:id="24"/>
    </w:p>
    <w:p w14:paraId="46DE3DA3" w14:textId="1520FB05" w:rsidR="00D330C0" w:rsidRPr="003059C8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Braddi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doi: 10.1093/acrefore/9780190236557.013.586</w:t>
      </w:r>
    </w:p>
    <w:bookmarkEnd w:id="25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Ingatow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doi: 10.1093/oxfordhb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>. London: Palgrave-Macmillan. doi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Arterberry, K. L. Fingerman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doi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: 10.1093/oso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Saklofske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3B3C46D9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700D1162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346-346). Thousand Oaks, CA: Sage. 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: 1</w:t>
      </w:r>
      <w:hyperlink r:id="rId17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5ACACD35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732-732). Thousand Oaks, CA: Sage. doi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66E5B42C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6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8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27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19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26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3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7C1EE476" w:rsidR="00905251" w:rsidRPr="00E0521B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28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4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28"/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27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29" w:name="_Hlk46853166"/>
    </w:p>
    <w:p w14:paraId="5F7655A1" w14:textId="555354C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51B6E" w:rsidRPr="001A4386" w14:paraId="6CB2499C" w14:textId="77777777" w:rsidTr="006B6BC9">
        <w:tc>
          <w:tcPr>
            <w:tcW w:w="1818" w:type="dxa"/>
          </w:tcPr>
          <w:p w14:paraId="00DD9026" w14:textId="77777777" w:rsidR="00A20790" w:rsidRDefault="00A20790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  <w:p w14:paraId="5FD451CF" w14:textId="42458A75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5C7203AF" w14:textId="77777777" w:rsidR="00A20790" w:rsidRDefault="00A20790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0" w:name="_Hlk61029924"/>
            <w:bookmarkEnd w:id="29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5647DF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31" w:history="1"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0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The Jubilee Centre for Character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amia Millia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pen-Adria-University Klagenfurt, 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 Loránd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 Fabra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1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McGill University, Centre for the Convergence of Health and Economics, Invited panelist at the session on “Neuroethics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77777777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Conference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“COVID exposure notification apps: Behavioural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2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2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3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5F0D8A92" w14:textId="77777777" w:rsidR="004C42EF" w:rsidRPr="00A20790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</w:p>
    <w:p w14:paraId="5B41F9FF" w14:textId="0D208C26" w:rsidR="004C42EF" w:rsidRDefault="004C42EF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34AD3F7C" w14:textId="17C03D38" w:rsidR="004C42EF" w:rsidRDefault="004C42EF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lastRenderedPageBreak/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5647D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2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5647D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3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1EA6931B" w14:textId="02EC13A6" w:rsidR="00C72644" w:rsidRDefault="00C7264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p w14:paraId="26F1BE99" w14:textId="525DE5CF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lastRenderedPageBreak/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r w:rsidRPr="003059C8">
        <w:rPr>
          <w:rFonts w:ascii="Spectral" w:hAnsi="Spectral"/>
          <w:sz w:val="22"/>
          <w:szCs w:val="22"/>
          <w:lang w:val="en-CA"/>
        </w:rPr>
        <w:t xml:space="preserve">iennial conference of the Association for Research in Personality, Grand Rapids, Michigan. </w:t>
      </w:r>
    </w:p>
    <w:p w14:paraId="2FC100B0" w14:textId="792AC71E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-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1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>Why we hate utilitarians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 xml:space="preserve">in the symposium “Climato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Tse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Behavioural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ymposium “How Social-Class Cultures Shape Human Functioning and Flourishing” chaired by P. Dietze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Tse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lastRenderedPageBreak/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Teachman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lastRenderedPageBreak/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Brigard, F., Luco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4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De Brigard, F., Luco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4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>. Paper presented at the 2012 Southern Ontario Behavioural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B4B1846" w14:textId="124DD297" w:rsidR="004A7F30" w:rsidRDefault="004A7F30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3C8C389C" w14:textId="59688715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lastRenderedPageBreak/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Scornia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2431CDC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ocial Cognition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2DE5901A" w14:textId="603AA4E7" w:rsidR="00932467" w:rsidRDefault="00932467">
      <w:pPr>
        <w:rPr>
          <w:rFonts w:ascii="NeueHaasGroteskDisp Pro Md" w:hAnsi="NeueHaasGroteskDisp Pro Md"/>
          <w:bCs/>
          <w:lang w:val="en-US"/>
        </w:rPr>
      </w:pPr>
    </w:p>
    <w:p w14:paraId="10D1F3CF" w14:textId="1D99BC9D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CC459F" w:rsidRPr="001A4386" w14:paraId="7761E0A2" w14:textId="77777777" w:rsidTr="006B6BC9">
        <w:tc>
          <w:tcPr>
            <w:tcW w:w="1960" w:type="dxa"/>
          </w:tcPr>
          <w:p w14:paraId="3396D5BF" w14:textId="77777777" w:rsidR="00932467" w:rsidRDefault="00932467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006E548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66832EFE" w14:textId="77777777" w:rsidR="00932467" w:rsidRDefault="00932467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1DEBBA96" w14:textId="3C92CB04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CC459F" w:rsidRPr="001A4386" w14:paraId="4D51B433" w14:textId="77777777" w:rsidTr="006B6BC9">
        <w:tc>
          <w:tcPr>
            <w:tcW w:w="1960" w:type="dxa"/>
          </w:tcPr>
          <w:p w14:paraId="0E9D3528" w14:textId="347FC54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 xml:space="preserve">Fall </w:t>
            </w:r>
            <w:r w:rsidR="00251B6E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7A00CD9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400CFCF9" w14:textId="0BDC7E2A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CC459F" w:rsidRPr="001A4386" w14:paraId="1F614837" w14:textId="77777777" w:rsidTr="006B6BC9">
        <w:tc>
          <w:tcPr>
            <w:tcW w:w="1960" w:type="dxa"/>
          </w:tcPr>
          <w:p w14:paraId="787B8813" w14:textId="7A0D362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CC459F" w:rsidRPr="001A4386" w14:paraId="2A4D9CE2" w14:textId="77777777" w:rsidTr="006B6BC9">
        <w:tc>
          <w:tcPr>
            <w:tcW w:w="1960" w:type="dxa"/>
          </w:tcPr>
          <w:p w14:paraId="499272CA" w14:textId="007E3C8C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CC459F" w:rsidRPr="003059C8" w14:paraId="2B8D910C" w14:textId="77777777" w:rsidTr="006B6BC9">
        <w:tc>
          <w:tcPr>
            <w:tcW w:w="1960" w:type="dxa"/>
          </w:tcPr>
          <w:p w14:paraId="686E713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CC459F" w:rsidRPr="001A4386" w14:paraId="74B2B8AD" w14:textId="77777777" w:rsidTr="006B6BC9">
        <w:tc>
          <w:tcPr>
            <w:tcW w:w="1960" w:type="dxa"/>
          </w:tcPr>
          <w:p w14:paraId="2B0EF75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CC459F" w:rsidRPr="003059C8" w14:paraId="719F612D" w14:textId="77777777" w:rsidTr="006B6BC9">
        <w:tc>
          <w:tcPr>
            <w:tcW w:w="1960" w:type="dxa"/>
          </w:tcPr>
          <w:p w14:paraId="3982BE1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CC459F" w:rsidRPr="003059C8" w14:paraId="62B7BB9F" w14:textId="77777777" w:rsidTr="006B6BC9">
        <w:tc>
          <w:tcPr>
            <w:tcW w:w="1960" w:type="dxa"/>
          </w:tcPr>
          <w:p w14:paraId="7936F42F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CC459F" w:rsidRPr="001A4386" w14:paraId="7E88EC71" w14:textId="77777777" w:rsidTr="006B6BC9">
        <w:tc>
          <w:tcPr>
            <w:tcW w:w="1960" w:type="dxa"/>
          </w:tcPr>
          <w:p w14:paraId="19C8F05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CC459F" w:rsidRPr="001A4386" w14:paraId="10FFAFAB" w14:textId="77777777" w:rsidTr="006B6BC9">
        <w:tc>
          <w:tcPr>
            <w:tcW w:w="1960" w:type="dxa"/>
          </w:tcPr>
          <w:p w14:paraId="027A8D1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CC459F" w:rsidRPr="001A4386" w14:paraId="02D78EE0" w14:textId="77777777" w:rsidTr="006B6BC9">
        <w:tc>
          <w:tcPr>
            <w:tcW w:w="1960" w:type="dxa"/>
          </w:tcPr>
          <w:p w14:paraId="1D261E6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CC459F" w:rsidRPr="001A4386" w14:paraId="0594FC5E" w14:textId="77777777" w:rsidTr="006B6BC9">
        <w:tc>
          <w:tcPr>
            <w:tcW w:w="1960" w:type="dxa"/>
          </w:tcPr>
          <w:p w14:paraId="0EB6782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CC459F" w:rsidRPr="001A4386" w14:paraId="6A797D8B" w14:textId="77777777" w:rsidTr="006B6BC9">
        <w:tc>
          <w:tcPr>
            <w:tcW w:w="1960" w:type="dxa"/>
          </w:tcPr>
          <w:p w14:paraId="269B1A8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CC459F" w:rsidRPr="001A4386" w14:paraId="053517B4" w14:textId="77777777" w:rsidTr="006B6BC9">
        <w:tc>
          <w:tcPr>
            <w:tcW w:w="1960" w:type="dxa"/>
          </w:tcPr>
          <w:p w14:paraId="6148124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35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35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th European Congress of Psychology Students, Spindleruv Mlyn, Czech Republic</w:t>
            </w:r>
          </w:p>
        </w:tc>
      </w:tr>
    </w:tbl>
    <w:p w14:paraId="0B4020A7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7D2F5B71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CC459F" w:rsidRPr="003059C8" w14:paraId="251CFEEB" w14:textId="77777777" w:rsidTr="00296631">
        <w:tc>
          <w:tcPr>
            <w:tcW w:w="1818" w:type="dxa"/>
          </w:tcPr>
          <w:p w14:paraId="09FDB23D" w14:textId="23955CC7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4AB926B" w14:textId="74F9C0F9" w:rsidR="00CC459F" w:rsidRPr="003059C8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Helen Thomson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 Willms</w:t>
            </w:r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eara Khoramshani</w:t>
            </w:r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 Jafry</w:t>
            </w:r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0DA40923" w14:textId="77777777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13E42F22" w14:textId="2EA6C08C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’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5C5961F2" w14:textId="77777777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70BB61D6" w14:textId="77777777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lastRenderedPageBreak/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6A576228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807CE6" w:rsidRPr="001A4386" w14:paraId="1CCBE6DA" w14:textId="77777777" w:rsidTr="00296631">
        <w:tc>
          <w:tcPr>
            <w:tcW w:w="1818" w:type="dxa"/>
          </w:tcPr>
          <w:p w14:paraId="234E573B" w14:textId="45FE3B1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nna Adamyan, School of Psychology, Higher School of Economics, Russia</w:t>
            </w:r>
          </w:p>
        </w:tc>
      </w:tr>
      <w:tr w:rsidR="00807CE6" w:rsidRPr="001A4386" w14:paraId="79934012" w14:textId="77777777" w:rsidTr="00296631">
        <w:tc>
          <w:tcPr>
            <w:tcW w:w="1818" w:type="dxa"/>
          </w:tcPr>
          <w:p w14:paraId="47121603" w14:textId="1422038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indsay Tunbridge, Faculty of Health, Deakin University, Australia</w:t>
            </w:r>
          </w:p>
        </w:tc>
      </w:tr>
      <w:tr w:rsidR="00807CE6" w:rsidRPr="001A4386" w14:paraId="75AF3AB2" w14:textId="77777777" w:rsidTr="00296631">
        <w:tc>
          <w:tcPr>
            <w:tcW w:w="1818" w:type="dxa"/>
          </w:tcPr>
          <w:p w14:paraId="7CEC8577" w14:textId="1B6B106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807CE6" w:rsidRPr="001A4386" w14:paraId="47FC95D9" w14:textId="77777777" w:rsidTr="00296631">
        <w:tc>
          <w:tcPr>
            <w:tcW w:w="1818" w:type="dxa"/>
          </w:tcPr>
          <w:p w14:paraId="3051580D" w14:textId="199B0BE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 Dubov, School of Psychology, Higher School of Economics, Russia</w:t>
            </w:r>
          </w:p>
        </w:tc>
      </w:tr>
      <w:tr w:rsidR="00807CE6" w:rsidRPr="001A4386" w14:paraId="6EA85765" w14:textId="77777777" w:rsidTr="00296631">
        <w:tc>
          <w:tcPr>
            <w:tcW w:w="1818" w:type="dxa"/>
          </w:tcPr>
          <w:p w14:paraId="3EEBFC87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807CE6" w:rsidRPr="001A4386" w14:paraId="0F73878E" w14:textId="77777777" w:rsidTr="00296631">
        <w:tc>
          <w:tcPr>
            <w:tcW w:w="1818" w:type="dxa"/>
          </w:tcPr>
          <w:p w14:paraId="42A88BBF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Honours Thesis Award (for Yoonjee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235B49" w:rsidRPr="001A4386" w14:paraId="58F9609C" w14:textId="77777777" w:rsidTr="000C5FFA">
        <w:tc>
          <w:tcPr>
            <w:tcW w:w="1800" w:type="dxa"/>
          </w:tcPr>
          <w:p w14:paraId="1C69AB8B" w14:textId="4E51D1F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– present</w:t>
            </w:r>
          </w:p>
        </w:tc>
        <w:tc>
          <w:tcPr>
            <w:tcW w:w="8370" w:type="dxa"/>
          </w:tcPr>
          <w:p w14:paraId="1CE6AFF7" w14:textId="33F1C25C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235B49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5CBA090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70219ECB" w14:textId="67F947E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Department of Psychology Colloquium Series</w:t>
            </w:r>
          </w:p>
        </w:tc>
      </w:tr>
      <w:tr w:rsidR="00251B6E" w:rsidRPr="001A4386" w14:paraId="070656E4" w14:textId="77777777" w:rsidTr="000C5FFA">
        <w:tc>
          <w:tcPr>
            <w:tcW w:w="1800" w:type="dxa"/>
          </w:tcPr>
          <w:p w14:paraId="38BB3CB9" w14:textId="192EBA90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02155263" w14:textId="30B7E0E8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251B6E" w:rsidRPr="001A4386" w14:paraId="61822F7E" w14:textId="77777777" w:rsidTr="000C5FFA">
        <w:tc>
          <w:tcPr>
            <w:tcW w:w="1800" w:type="dxa"/>
          </w:tcPr>
          <w:p w14:paraId="27B0C260" w14:textId="39B2AA16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</w:t>
            </w:r>
          </w:p>
        </w:tc>
        <w:tc>
          <w:tcPr>
            <w:tcW w:w="8370" w:type="dxa"/>
          </w:tcPr>
          <w:p w14:paraId="431D98F8" w14:textId="1633DFBE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251B6E" w:rsidRPr="001A4386" w14:paraId="730C1D9B" w14:textId="77777777" w:rsidTr="000C5FFA">
        <w:tc>
          <w:tcPr>
            <w:tcW w:w="1800" w:type="dxa"/>
          </w:tcPr>
          <w:p w14:paraId="5A64E6F6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(Co-)Organizer of the Ziva Kunda Memorial Lecture</w:t>
            </w:r>
          </w:p>
        </w:tc>
      </w:tr>
      <w:tr w:rsidR="00251B6E" w:rsidRPr="001A4386" w14:paraId="26832C99" w14:textId="77777777" w:rsidTr="000C5FFA">
        <w:tc>
          <w:tcPr>
            <w:tcW w:w="1800" w:type="dxa"/>
          </w:tcPr>
          <w:p w14:paraId="32D8BEB7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251B6E" w:rsidRPr="001A4386" w14:paraId="32B746A4" w14:textId="77777777" w:rsidTr="000C5FFA">
        <w:tc>
          <w:tcPr>
            <w:tcW w:w="1800" w:type="dxa"/>
          </w:tcPr>
          <w:p w14:paraId="1152C213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1E02BA68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6" w:name="_Hlk61029988"/>
            <w:bookmarkStart w:id="37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38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38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36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lastRenderedPageBreak/>
              <w:t>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37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05453BA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5E647E7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9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39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09903705" w14:textId="1307222A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2C211E7E" w:rsidR="00621294" w:rsidRPr="003059C8" w:rsidRDefault="007564A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0" w:name="_Hlk47042709"/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– present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American Psychology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1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2020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2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2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7001BFE0" w:rsidR="00621294" w:rsidRPr="003059C8" w:rsidRDefault="00251B6E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43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3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1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4" w:name="_Hlk47042836"/>
      <w:bookmarkEnd w:id="40"/>
      <w:r w:rsidRPr="003059C8">
        <w:rPr>
          <w:rFonts w:ascii="Spectral" w:hAnsi="Spectral"/>
          <w:sz w:val="22"/>
          <w:szCs w:val="22"/>
          <w:lang w:val="en-GB" w:eastAsia="en-CA"/>
        </w:rPr>
        <w:lastRenderedPageBreak/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4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5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4FC1AA9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45091B32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5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6DE34C07" w14:textId="77777777" w:rsidR="009C43E0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E77E571" w14:textId="54B63A31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E4B92E2" w14:textId="77777777" w:rsidR="00932467" w:rsidRPr="003059C8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Psychonomic </w:t>
      </w: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>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44EC11E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6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7" w:name="_Hlk58969706"/>
            <w:bookmarkEnd w:id="4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58969773"/>
            <w:bookmarkEnd w:id="4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COVID-19 Rapid Research 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9" w:name="_Hlk58969715"/>
            <w:bookmarkEnd w:id="4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0" w:name="_Hlk58969783"/>
            <w:bookmarkEnd w:id="4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1" w:name="_Hlk58969791"/>
            <w:bookmarkEnd w:id="5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2" w:name="_Hlk58969721"/>
            <w:bookmarkEnd w:id="51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bookmarkEnd w:id="52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Mitacs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Alexander von Humboldt Foundation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etherlands Organization for Scientific Research</w:t>
            </w:r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Polish National Science Foundation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Insight Program of the Social Sciences an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lastRenderedPageBreak/>
              <w:t>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-Israeli Foundation for Scientific Research and Development</w:t>
            </w:r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Research Foundation – Flanders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53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7777777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-2021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4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53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5"/>
      <w:headerReference w:type="default" r:id="rId36"/>
      <w:footerReference w:type="even" r:id="rId37"/>
      <w:footerReference w:type="default" r:id="rId38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813A981" w14:textId="77777777" w:rsidR="005647DF" w:rsidRDefault="005647DF">
      <w:r>
        <w:separator/>
      </w:r>
    </w:p>
  </w:endnote>
  <w:endnote w:type="continuationSeparator" w:id="0">
    <w:p w14:paraId="5FAA6902" w14:textId="77777777" w:rsidR="005647DF" w:rsidRDefault="005647D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MT">
    <w:altName w:val="Yu Gothic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9C6B65F" w14:textId="77777777" w:rsidR="005647DF" w:rsidRDefault="005647DF">
      <w:r>
        <w:separator/>
      </w:r>
    </w:p>
  </w:footnote>
  <w:footnote w:type="continuationSeparator" w:id="0">
    <w:p w14:paraId="1D124905" w14:textId="77777777" w:rsidR="005647DF" w:rsidRDefault="005647D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5D92352A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>Grossmann CV, 10/2021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6"/>
  </w:num>
  <w:num w:numId="6">
    <w:abstractNumId w:val="1"/>
  </w:num>
  <w:num w:numId="7">
    <w:abstractNumId w:val="9"/>
  </w:num>
  <w:num w:numId="8">
    <w:abstractNumId w:val="17"/>
  </w:num>
  <w:num w:numId="9">
    <w:abstractNumId w:val="8"/>
  </w:num>
  <w:num w:numId="10">
    <w:abstractNumId w:val="15"/>
  </w:num>
  <w:num w:numId="11">
    <w:abstractNumId w:val="12"/>
  </w:num>
  <w:num w:numId="12">
    <w:abstractNumId w:val="6"/>
  </w:num>
  <w:num w:numId="13">
    <w:abstractNumId w:val="22"/>
  </w:num>
  <w:num w:numId="14">
    <w:abstractNumId w:val="2"/>
  </w:num>
  <w:num w:numId="15">
    <w:abstractNumId w:val="24"/>
  </w:num>
  <w:num w:numId="16">
    <w:abstractNumId w:val="29"/>
  </w:num>
  <w:num w:numId="17">
    <w:abstractNumId w:val="27"/>
  </w:num>
  <w:num w:numId="18">
    <w:abstractNumId w:val="3"/>
  </w:num>
  <w:num w:numId="19">
    <w:abstractNumId w:val="31"/>
  </w:num>
  <w:num w:numId="20">
    <w:abstractNumId w:val="37"/>
  </w:num>
  <w:num w:numId="21">
    <w:abstractNumId w:val="13"/>
  </w:num>
  <w:num w:numId="22">
    <w:abstractNumId w:val="19"/>
  </w:num>
  <w:num w:numId="23">
    <w:abstractNumId w:val="33"/>
  </w:num>
  <w:num w:numId="24">
    <w:abstractNumId w:val="32"/>
  </w:num>
  <w:num w:numId="25">
    <w:abstractNumId w:val="5"/>
  </w:num>
  <w:num w:numId="26">
    <w:abstractNumId w:val="38"/>
  </w:num>
  <w:num w:numId="27">
    <w:abstractNumId w:val="11"/>
  </w:num>
  <w:num w:numId="28">
    <w:abstractNumId w:val="34"/>
  </w:num>
  <w:num w:numId="29">
    <w:abstractNumId w:val="30"/>
  </w:num>
  <w:num w:numId="30">
    <w:abstractNumId w:val="14"/>
  </w:num>
  <w:num w:numId="31">
    <w:abstractNumId w:val="35"/>
  </w:num>
  <w:num w:numId="32">
    <w:abstractNumId w:val="21"/>
  </w:num>
  <w:num w:numId="33">
    <w:abstractNumId w:val="23"/>
  </w:num>
  <w:num w:numId="34">
    <w:abstractNumId w:val="0"/>
  </w:num>
  <w:num w:numId="35">
    <w:abstractNumId w:val="25"/>
  </w:num>
  <w:num w:numId="36">
    <w:abstractNumId w:val="39"/>
  </w:num>
  <w:num w:numId="37">
    <w:abstractNumId w:val="28"/>
  </w:num>
  <w:num w:numId="38">
    <w:abstractNumId w:val="10"/>
  </w:num>
  <w:num w:numId="39">
    <w:abstractNumId w:val="7"/>
  </w:num>
  <w:num w:numId="40">
    <w:abstractNumId w:val="26"/>
  </w:num>
  <w:num w:numId="4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1053"/>
    <w:rsid w:val="00151F34"/>
    <w:rsid w:val="00154DDA"/>
    <w:rsid w:val="001567EC"/>
    <w:rsid w:val="00160EE0"/>
    <w:rsid w:val="00161BF8"/>
    <w:rsid w:val="00164C65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D05B3"/>
    <w:rsid w:val="001D22B5"/>
    <w:rsid w:val="001D24A4"/>
    <w:rsid w:val="001D3112"/>
    <w:rsid w:val="001D34F7"/>
    <w:rsid w:val="001D65A5"/>
    <w:rsid w:val="001E0166"/>
    <w:rsid w:val="001E1CF6"/>
    <w:rsid w:val="001E45AF"/>
    <w:rsid w:val="001E4687"/>
    <w:rsid w:val="001E4B02"/>
    <w:rsid w:val="001E56BE"/>
    <w:rsid w:val="001E5E7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9D7"/>
    <w:rsid w:val="00201ACA"/>
    <w:rsid w:val="0020282D"/>
    <w:rsid w:val="00203AC4"/>
    <w:rsid w:val="00204CEC"/>
    <w:rsid w:val="00205A46"/>
    <w:rsid w:val="00214194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678B"/>
    <w:rsid w:val="00306AD9"/>
    <w:rsid w:val="00310EE2"/>
    <w:rsid w:val="00311251"/>
    <w:rsid w:val="00311385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A78"/>
    <w:rsid w:val="00364B5D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F42"/>
    <w:rsid w:val="00661E32"/>
    <w:rsid w:val="006637D4"/>
    <w:rsid w:val="00663D95"/>
    <w:rsid w:val="006645EC"/>
    <w:rsid w:val="00667518"/>
    <w:rsid w:val="006678A5"/>
    <w:rsid w:val="0067084E"/>
    <w:rsid w:val="0067192E"/>
    <w:rsid w:val="006731F9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5A5"/>
    <w:rsid w:val="006A2A9D"/>
    <w:rsid w:val="006A2AF4"/>
    <w:rsid w:val="006A337C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4ED"/>
    <w:rsid w:val="007550C9"/>
    <w:rsid w:val="00755287"/>
    <w:rsid w:val="007564A0"/>
    <w:rsid w:val="00756FFF"/>
    <w:rsid w:val="00757979"/>
    <w:rsid w:val="007579FC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24D8"/>
    <w:rsid w:val="00782A39"/>
    <w:rsid w:val="00785B6B"/>
    <w:rsid w:val="00790F1C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FD3"/>
    <w:rsid w:val="007A4BFF"/>
    <w:rsid w:val="007A62AE"/>
    <w:rsid w:val="007A7FE5"/>
    <w:rsid w:val="007B0222"/>
    <w:rsid w:val="007B4430"/>
    <w:rsid w:val="007B4573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61BC"/>
    <w:rsid w:val="00816B0E"/>
    <w:rsid w:val="0081748C"/>
    <w:rsid w:val="00817AE3"/>
    <w:rsid w:val="00820D9C"/>
    <w:rsid w:val="00821205"/>
    <w:rsid w:val="00824469"/>
    <w:rsid w:val="00825180"/>
    <w:rsid w:val="008265D3"/>
    <w:rsid w:val="00826D73"/>
    <w:rsid w:val="00827AE6"/>
    <w:rsid w:val="00827DA8"/>
    <w:rsid w:val="00827EC9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AF6"/>
    <w:rsid w:val="008757A3"/>
    <w:rsid w:val="00875D2E"/>
    <w:rsid w:val="00881841"/>
    <w:rsid w:val="008823D1"/>
    <w:rsid w:val="00884FB2"/>
    <w:rsid w:val="00885287"/>
    <w:rsid w:val="008862A6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61CEC"/>
    <w:rsid w:val="00962B85"/>
    <w:rsid w:val="0096521F"/>
    <w:rsid w:val="009659DB"/>
    <w:rsid w:val="00965EC0"/>
    <w:rsid w:val="00970061"/>
    <w:rsid w:val="00970410"/>
    <w:rsid w:val="00970BBC"/>
    <w:rsid w:val="0097443C"/>
    <w:rsid w:val="00975142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FAE"/>
    <w:rsid w:val="00A41629"/>
    <w:rsid w:val="00A429E3"/>
    <w:rsid w:val="00A43668"/>
    <w:rsid w:val="00A436CD"/>
    <w:rsid w:val="00A45DD4"/>
    <w:rsid w:val="00A46818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1039"/>
    <w:rsid w:val="00B12735"/>
    <w:rsid w:val="00B12DB7"/>
    <w:rsid w:val="00B13A82"/>
    <w:rsid w:val="00B17FB0"/>
    <w:rsid w:val="00B2161B"/>
    <w:rsid w:val="00B22969"/>
    <w:rsid w:val="00B2551E"/>
    <w:rsid w:val="00B25A9A"/>
    <w:rsid w:val="00B26389"/>
    <w:rsid w:val="00B3056E"/>
    <w:rsid w:val="00B31470"/>
    <w:rsid w:val="00B3202B"/>
    <w:rsid w:val="00B34414"/>
    <w:rsid w:val="00B3549A"/>
    <w:rsid w:val="00B35767"/>
    <w:rsid w:val="00B417EA"/>
    <w:rsid w:val="00B42A6F"/>
    <w:rsid w:val="00B42E69"/>
    <w:rsid w:val="00B430B2"/>
    <w:rsid w:val="00B4372F"/>
    <w:rsid w:val="00B43C02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5CA"/>
    <w:rsid w:val="00B65E00"/>
    <w:rsid w:val="00B661DB"/>
    <w:rsid w:val="00B66B9D"/>
    <w:rsid w:val="00B66C26"/>
    <w:rsid w:val="00B676D9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7C5"/>
    <w:rsid w:val="00B922A1"/>
    <w:rsid w:val="00B940B8"/>
    <w:rsid w:val="00B94444"/>
    <w:rsid w:val="00B96760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2B26"/>
    <w:rsid w:val="00C3475E"/>
    <w:rsid w:val="00C352A4"/>
    <w:rsid w:val="00C36916"/>
    <w:rsid w:val="00C439D0"/>
    <w:rsid w:val="00C45511"/>
    <w:rsid w:val="00C5079E"/>
    <w:rsid w:val="00C51165"/>
    <w:rsid w:val="00C515F6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10AD9"/>
    <w:rsid w:val="00E114D1"/>
    <w:rsid w:val="00E1154D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30B1"/>
    <w:rsid w:val="00E73280"/>
    <w:rsid w:val="00E7390F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20E7E"/>
    <w:rsid w:val="00F21A99"/>
    <w:rsid w:val="00F22A79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44FB"/>
    <w:rsid w:val="00F86036"/>
    <w:rsid w:val="00F90737"/>
    <w:rsid w:val="00F90955"/>
    <w:rsid w:val="00F9242C"/>
    <w:rsid w:val="00F93E8D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A5D"/>
    <w:rsid w:val="00FB507C"/>
    <w:rsid w:val="00FB5FD7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4B41"/>
    <w:rsid w:val="00FF0E25"/>
    <w:rsid w:val="00FF1C85"/>
    <w:rsid w:val="00FF204C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EE6C93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www.awwwards.com/sites/world-after-covid" TargetMode="External"/><Relationship Id="rId18" Type="http://schemas.openxmlformats.org/officeDocument/2006/relationships/hyperlink" Target="file:///C:\Users\igrossma\Documents\OLD\PROF%20DEV\onwisdompodcast.com" TargetMode="External"/><Relationship Id="rId26" Type="http://schemas.openxmlformats.org/officeDocument/2006/relationships/hyperlink" Target="http://pathwaystocharacter.org/a-pathway-to-wisdom-in-the-face-of-adversity-type-of-self-reflection-matters/" TargetMode="External"/><Relationship Id="rId39" Type="http://schemas.openxmlformats.org/officeDocument/2006/relationships/fontTable" Target="fontTable.xml"/><Relationship Id="rId21" Type="http://schemas.openxmlformats.org/officeDocument/2006/relationships/hyperlink" Target="https://medium.com/templeton-world/want-to-defeat-the-coronavirus-empower-people-to-follow-the-rules-better-60dfc7d6dc1" TargetMode="External"/><Relationship Id="rId34" Type="http://schemas.openxmlformats.org/officeDocument/2006/relationships/hyperlink" Target="https://www.geographyofphilosophy.com/" TargetMode="External"/><Relationship Id="rId7" Type="http://schemas.openxmlformats.org/officeDocument/2006/relationships/settings" Target="settings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dx.doi.org/10.4135/9781412956253.n214" TargetMode="External"/><Relationship Id="rId25" Type="http://schemas.openxmlformats.org/officeDocument/2006/relationships/hyperlink" Target="https://blogs.scientificamerican.com/observations/when-reasonable-trumps-rational/" TargetMode="External"/><Relationship Id="rId33" Type="http://schemas.openxmlformats.org/officeDocument/2006/relationships/hyperlink" Target="https://www.hanoiphilosophyforum.org/" TargetMode="External"/><Relationship Id="rId38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hyperlink" Target="https://sites.trinity.edu/osl/data-sets-and-activities/one-way-anova-activities" TargetMode="External"/><Relationship Id="rId20" Type="http://schemas.openxmlformats.org/officeDocument/2006/relationships/hyperlink" Target="https://foreignpolicy.com/2021/03/18/pandemic-social-science-predictions-wrong/" TargetMode="External"/><Relationship Id="rId29" Type="http://schemas.openxmlformats.org/officeDocument/2006/relationships/hyperlink" Target="http://www.hrzone.com/perform/people/the-stark-nature-of-wisdom-and-what-you-need-to-know-to-have-more-of-it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aeon.co/essays/how-psychological-scientists-found-the-empirical-path-to-wisdom" TargetMode="External"/><Relationship Id="rId32" Type="http://schemas.openxmlformats.org/officeDocument/2006/relationships/hyperlink" Target="https://www.youtube.com/c/TheStoa" TargetMode="External"/><Relationship Id="rId37" Type="http://schemas.openxmlformats.org/officeDocument/2006/relationships/footer" Target="footer1.xml"/><Relationship Id="rId40" Type="http://schemas.openxmlformats.org/officeDocument/2006/relationships/theme" Target="theme/theme1.xml"/><Relationship Id="rId5" Type="http://schemas.openxmlformats.org/officeDocument/2006/relationships/numbering" Target="numbering.xml"/><Relationship Id="rId15" Type="http://schemas.openxmlformats.org/officeDocument/2006/relationships/hyperlink" Target="https://scholar.google.com/citations?user=akajO3QAAAAJ" TargetMode="External"/><Relationship Id="rId23" Type="http://schemas.openxmlformats.org/officeDocument/2006/relationships/hyperlink" Target="http://www.WorldafterCovid.info" TargetMode="External"/><Relationship Id="rId28" Type="http://schemas.openxmlformats.org/officeDocument/2006/relationships/hyperlink" Target="http://spsp.org/news-center/blog/future-prediction-culture" TargetMode="External"/><Relationship Id="rId36" Type="http://schemas.openxmlformats.org/officeDocument/2006/relationships/header" Target="header2.xml"/><Relationship Id="rId10" Type="http://schemas.openxmlformats.org/officeDocument/2006/relationships/endnotes" Target="endnotes.xml"/><Relationship Id="rId19" Type="http://schemas.openxmlformats.org/officeDocument/2006/relationships/hyperlink" Target="https://greatergood.berkeley.edu/article/item/how_life_could_get_better_or_worse_after_covid" TargetMode="External"/><Relationship Id="rId31" Type="http://schemas.openxmlformats.org/officeDocument/2006/relationships/hyperlink" Target="https://cancovid.ca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en.wikipedia.org/wiki/USERN_Prize" TargetMode="External"/><Relationship Id="rId22" Type="http://schemas.openxmlformats.org/officeDocument/2006/relationships/hyperlink" Target="https://theconversation.com/words-of-wisdom-4-tips-from-experts-on-how-to-endure-until-the-covid-19-pandemic-ends-152162" TargetMode="External"/><Relationship Id="rId27" Type="http://schemas.openxmlformats.org/officeDocument/2006/relationships/hyperlink" Target="http://blogs.cardiff.ac.uk/openfordebate/2018/01/01/how-to-find-wisdom-in-a-divided-society/" TargetMode="External"/><Relationship Id="rId30" Type="http://schemas.openxmlformats.org/officeDocument/2006/relationships/hyperlink" Target="http://www.forbes.com/sites/datafreaks/2015/04/07/why-we-give-great-advice-to-others-but-cant-take-it-ourselves/" TargetMode="External"/><Relationship Id="rId35" Type="http://schemas.openxmlformats.org/officeDocument/2006/relationships/header" Target="header1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63</TotalTime>
  <Pages>41</Pages>
  <Words>13991</Words>
  <Characters>79753</Characters>
  <Application>Microsoft Office Word</Application>
  <DocSecurity>0</DocSecurity>
  <Lines>664</Lines>
  <Paragraphs>18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35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56</cp:revision>
  <cp:lastPrinted>2021-05-26T01:55:00Z</cp:lastPrinted>
  <dcterms:created xsi:type="dcterms:W3CDTF">2021-03-19T00:08:00Z</dcterms:created>
  <dcterms:modified xsi:type="dcterms:W3CDTF">2021-10-12T02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